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0BE2" w:rsidRPr="003F12B6" w:rsidRDefault="005F0BE2" w:rsidP="005F0BE2">
      <w:pPr>
        <w:rPr>
          <w:rFonts w:eastAsiaTheme="minorEastAsia" w:cs="Aparajita"/>
          <w:b/>
          <w:lang w:eastAsia="en-GB"/>
        </w:rPr>
      </w:pPr>
      <w:r w:rsidRPr="003F12B6">
        <w:rPr>
          <w:rFonts w:eastAsiaTheme="minorEastAsia" w:cs="Aparajita"/>
          <w:b/>
          <w:lang w:eastAsia="en-GB"/>
        </w:rPr>
        <w:t xml:space="preserve">Table </w:t>
      </w:r>
      <w:r w:rsidR="003F12B6" w:rsidRPr="003F12B6">
        <w:rPr>
          <w:rFonts w:eastAsiaTheme="minorEastAsia" w:cs="Aparajita"/>
          <w:b/>
          <w:lang w:eastAsia="en-GB"/>
        </w:rPr>
        <w:t>S</w:t>
      </w:r>
      <w:r w:rsidRPr="003F12B6">
        <w:rPr>
          <w:rFonts w:eastAsiaTheme="minorEastAsia" w:cs="Aparajita"/>
          <w:b/>
          <w:lang w:eastAsia="en-GB"/>
        </w:rPr>
        <w:t>3: Studies reporting data on recurrence rate (n=49)</w:t>
      </w:r>
    </w:p>
    <w:tbl>
      <w:tblPr>
        <w:tblStyle w:val="TableGrid1"/>
        <w:tblpPr w:leftFromText="180" w:rightFromText="180" w:vertAnchor="page" w:horzAnchor="margin" w:tblpY="1845"/>
        <w:tblW w:w="15275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98"/>
        <w:gridCol w:w="1275"/>
        <w:gridCol w:w="1275"/>
        <w:gridCol w:w="2410"/>
        <w:gridCol w:w="5557"/>
        <w:gridCol w:w="3260"/>
      </w:tblGrid>
      <w:tr w:rsidR="005F0BE2" w:rsidRPr="005F0BE2" w:rsidTr="0089137F">
        <w:tc>
          <w:tcPr>
            <w:tcW w:w="1498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 xml:space="preserve">Author </w:t>
            </w:r>
          </w:p>
        </w:tc>
        <w:tc>
          <w:tcPr>
            <w:tcW w:w="1275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>Year</w:t>
            </w:r>
          </w:p>
        </w:tc>
        <w:tc>
          <w:tcPr>
            <w:tcW w:w="1275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>Number analysed</w:t>
            </w:r>
          </w:p>
        </w:tc>
        <w:tc>
          <w:tcPr>
            <w:tcW w:w="2410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>Recurrence Rate – (% rounded to nearest integer)</w:t>
            </w:r>
          </w:p>
        </w:tc>
        <w:tc>
          <w:tcPr>
            <w:tcW w:w="5557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>Definition used for recurrence</w:t>
            </w:r>
          </w:p>
        </w:tc>
        <w:tc>
          <w:tcPr>
            <w:tcW w:w="3260" w:type="dxa"/>
            <w:tcBorders>
              <w:top w:val="single" w:sz="8" w:space="0" w:color="auto"/>
              <w:bottom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  <w:sz w:val="16"/>
                <w:szCs w:val="16"/>
              </w:rPr>
            </w:pPr>
            <w:r w:rsidRPr="005F0BE2">
              <w:rPr>
                <w:rFonts w:cs="Aparajita"/>
                <w:b/>
                <w:sz w:val="16"/>
                <w:szCs w:val="16"/>
              </w:rPr>
              <w:t>Group studied</w:t>
            </w:r>
          </w:p>
        </w:tc>
      </w:tr>
      <w:tr w:rsidR="005F0BE2" w:rsidRPr="005F0BE2" w:rsidTr="0089137F">
        <w:tc>
          <w:tcPr>
            <w:tcW w:w="1498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rial"/>
                <w:sz w:val="16"/>
                <w:szCs w:val="16"/>
              </w:rPr>
              <w:t>Alangande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Alanganden GJ&lt;/Author&gt;&lt;Year&gt;2000&lt;/Year&gt;&lt;RecNum&gt;3&lt;/RecNum&gt;&lt;DisplayText&gt;[70]&lt;/DisplayText&gt;&lt;record&gt;&lt;rec-number&gt;3&lt;/rec-number&gt;&lt;foreign-keys&gt;&lt;key app="EN" db-id="dwwwrx05qes02qezs0pxx2tw9d0rtp0s5xze"&gt;3&lt;/key&gt;&lt;/foreign-keys&gt;&lt;ref-type name="Journal Article"&gt;17&lt;/ref-type&gt;&lt;contributors&gt;&lt;authors&gt;&lt;author&gt;Alanganden GJ,&lt;/author&gt;&lt;author&gt;Jamma K,&lt;/author&gt;&lt;author&gt;Chandrasekar, P.&lt;/author&gt;&lt;author&gt;Karanes C,&lt;/author&gt;&lt;author&gt;Klein J,&lt;/author&gt;&lt;author&gt;Dansey R,&lt;/author&gt;&lt;author&gt;Cassells L,&lt;/author&gt;&lt;author&gt;et al,&lt;/author&gt;&lt;/authors&gt;&lt;/contributors&gt;&lt;titles&gt;&lt;title&gt;&lt;style face="italic" font="default" size="100%"&gt;Clostridium difficile&lt;/style&gt;&lt;style face="normal" font="default" size="100%"&gt; associated diarrhoea during Hemopoietic Stem Cell Transplantation.&lt;/style&gt;&lt;/title&gt;&lt;secondary-title&gt;Clin Infect Dis&lt;/secondary-title&gt;&lt;/titles&gt;&lt;periodical&gt;&lt;full-title&gt;Clin Infect Dis&lt;/full-title&gt;&lt;/periodical&gt;&lt;pages&gt;280&lt;/pages&gt;&lt;volume&gt;31&lt;/volume&gt;&lt;number&gt;1&lt;/number&gt;&lt;dates&gt;&lt;year&gt;2000&lt;/year&gt;&lt;/dates&gt;&lt;urls&gt;&lt;/urls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70" w:tooltip="Alanganden GJ, 2000 #3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70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0</w:t>
            </w:r>
          </w:p>
        </w:tc>
        <w:tc>
          <w:tcPr>
            <w:tcW w:w="1275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3</w:t>
            </w:r>
          </w:p>
        </w:tc>
        <w:tc>
          <w:tcPr>
            <w:tcW w:w="2410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15% </w:t>
            </w:r>
          </w:p>
        </w:tc>
        <w:tc>
          <w:tcPr>
            <w:tcW w:w="5557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(not specified but presumed lab diagnosed) in allogeneic stem cell transplantation recipients</w:t>
            </w:r>
          </w:p>
        </w:tc>
        <w:tc>
          <w:tcPr>
            <w:tcW w:w="3260" w:type="dxa"/>
            <w:tcBorders>
              <w:top w:val="single" w:sz="8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Hemopoietic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stem cell transplantation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Alanzai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bGFuYXppPC9BdXRob3I+PFllYXI+MjAxMjwvWWVhcj48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bGFuYXppPC9BdXRob3I+PFllYXI+MjAxMjwvWWVhcj48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1" w:tooltip="Alanazi, 2012 #2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1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bookmarkStart w:id="0" w:name="_GoBack"/>
            <w:bookmarkEnd w:id="0"/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3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t CDI: unclear whether lab diagnosed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Pediatric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patients undergoing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hemopoietic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stem cell transplantation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Armbruster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cm1icnVzdGVyPC9BdXRob3I+PFllYXI+MjAxMjwvWWVh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cm1icnVzdGVyPC9BdXRob3I+PFllYXI+MjAxMjwvWWVh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7" w:tooltip="Armbruster, 2012 #4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7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8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4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in patients  treated with metronidazol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Hospital inpatients and outpatients 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rate in patients  treated with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vancomycin</w:t>
            </w:r>
            <w:proofErr w:type="spellEnd"/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Aronsso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cm9uc3NvbjwvQXV0aG9yPjxZZWFyPjE5ODc8L1llYXI+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Bcm9uc3NvbjwvQXV0aG9yPjxZZWFyPjE5ODc8L1llYXI+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2" w:tooltip="Aronsson, 1987 #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2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87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6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6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of diarrhoea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atients with acute or chronic renal failure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Barany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YXJhbnk8L0F1dGhvcj48WWVhcj4xOTkyPC9ZZWFyPjxS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YXJhbnk8L0F1dGhvcj48WWVhcj4xOTkyPC9ZZWFyPjxS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9" w:tooltip="Barany, 1992 #6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70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1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Episodes of relaps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Chronic renal failure (n=62) acute renal failure(n=8)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Beausejour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ZWF1c2Vqb3VyPC9BdXRob3I+PFllYXI+MjAxMDwvWWVh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ZWF1c2Vqb3VyPC9BdXRob3I+PFllYXI+MjAxMDwvWWVh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3" w:tooltip="Beausejour, 2010 #7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3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36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CDAD relaps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resumed all hospital inpatients but not clear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Berling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Berling&lt;/Author&gt;&lt;Year&gt;2009&lt;/Year&gt;&lt;RecNum&gt;8&lt;/RecNum&gt;&lt;DisplayText&gt;[68]&lt;/DisplayText&gt;&lt;record&gt;&lt;rec-number&gt;8&lt;/rec-number&gt;&lt;foreign-keys&gt;&lt;key app="EN" db-id="dwwwrx05qes02qezs0pxx2tw9d0rtp0s5xze"&gt;8&lt;/key&gt;&lt;/foreign-keys&gt;&lt;ref-type name="Journal Article"&gt;17&lt;/ref-type&gt;&lt;contributors&gt;&lt;authors&gt;&lt;author&gt;Berling, A.&lt;/author&gt;&lt;author&gt;Hossain, N.&lt;/author&gt;&lt;author&gt;Mody, L.&lt;/author&gt;&lt;/authors&gt;&lt;/contributors&gt;&lt;auth-address&gt;[Hossain, N.; Mody, L.] Univ Michigan Hlth Syst, Div Geriatr, Ann Arbor, MI USA. [Hossain, N.; Mody, L.] VA Ann Arbor Healthcare Syst, GRECC, Ann Arbor, MI USA. [Berling, A.] Harvard Univ, Sch Med, Boston, MA 02115 USA.&lt;/auth-address&gt;&lt;titles&gt;&lt;title&gt;&lt;style face="normal" font="default" size="100%"&gt;Risk factors for &lt;/style&gt;&lt;style face="italic" font="default" size="100%"&gt;Clostridium difficile&lt;/style&gt;&lt;style face="normal" font="default" size="100%"&gt; infection in Nursing Homes settings&lt;/style&gt;&lt;/title&gt;&lt;secondary-title&gt;J Am Geriatr Soc&lt;/secondary-title&gt;&lt;alt-title&gt;J. Am. Geriatr. Soc.&lt;/alt-title&gt;&lt;/titles&gt;&lt;periodical&gt;&lt;full-title&gt;J Am Geriatr Soc&lt;/full-title&gt;&lt;abbr-1&gt;J. Am. Geriatr. Soc.&lt;/abbr-1&gt;&lt;/periodical&gt;&lt;alt-periodical&gt;&lt;full-title&gt;J Am Geriatr Soc&lt;/full-title&gt;&lt;abbr-1&gt;J. Am. Geriatr. Soc.&lt;/abbr-1&gt;&lt;/alt-periodical&gt;&lt;pages&gt;S199-S199&lt;/pages&gt;&lt;volume&gt;57&lt;/volume&gt;&lt;dates&gt;&lt;year&gt;2009&lt;/year&gt;&lt;pub-dates&gt;&lt;date&gt;Mar&lt;/date&gt;&lt;/pub-dates&gt;&lt;/dates&gt;&lt;isbn&gt;0002-8614&lt;/isbn&gt;&lt;accession-num&gt;WOS:000264611900570&lt;/accession-num&gt;&lt;work-type&gt;Meeting Abstract&lt;/work-type&gt;&lt;urls&gt;&lt;related-urls&gt;&lt;url&gt;&amp;lt;Go to ISI&amp;gt;://WOS:000264611900570&lt;/url&gt;&lt;/related-urls&gt;&lt;/urls&gt;&lt;language&gt;English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8" w:tooltip="Berling, 2009 #8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9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40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20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or re-infection, however data not clearly stated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Nursing home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Bilgrami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aWxncmFtaTwvQXV0aG9yPjxZZWFyPjE5OTk8L1llYXI+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aWxncmFtaTwvQXV0aG9yPjxZZWFyPjE5OTk8L1llYXI+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6" w:tooltip="Bilgrami, 1999 #9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6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9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4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 7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Blood stem cell transplant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Bouz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b3V6YTwvQXV0aG9yPjxZZWFyPjE5OTY8L1llYXI+PFJl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Cb3V6YTwvQXV0aG9yPjxZZWFyPjE5OTY8L1llYXI+PFJl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1" w:tooltip="Bouza, 1996 #10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1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5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20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6 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Caden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YWRlbmE8L0F1dGhvcj48WWVhcj4yMDEwPC9ZZWFyPjxS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YWRlbmE8L0F1dGhvcj48WWVhcj4yMDEwPC9ZZWFyPjxS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6" w:tooltip="Cadena, 2010 #11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6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29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 29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ing CDI: recurrent symptoms of CDI (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diarrhe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and positive stool toxin assay) after completion of therapy and initial resolution 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Outpatients and inpatients, including long-term care, spinal injury and bone marrow transplant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Campbell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YW1wYmVsbDwvQXV0aG9yPjxZZWFyPjIwMDk8L1llYXI+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YW1wYmVsbDwvQXV0aG9yPjxZZWFyPjIwMDk8L1llYXI+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3" w:tooltip="Campbell, 2009 #12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3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9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4329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ealthcare onset recurrent case = any initial case patient who had positive test results, endoscopy or biopsy within 6 months of initial episode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 and nursing home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.1-2.0 cases / 1000 patient days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ate of recurrence in hospital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0.8-2.4 cases / 1000 patient days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ate of recurrence in nursing home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Choi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aG9pPC9BdXRob3I+PFllYXI+MjAxMTwvWWVhcj48UmVj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aG9pPC9BdXRob3I+PFllYXI+MjAxMTwvWWVhcj48UmVj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7" w:tooltip="Choi, 2011 #13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7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4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13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of symptoms or positive assay within 60 days of cur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Chung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aHVuZzwvQXV0aG9yPjxZZWFyPjIwMTA8L1llYXI+PFJl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DaHVuZzwvQXV0aG9yPjxZZWFyPjIwMTA8L1llYXI+PFJl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0" w:tooltip="Chung, 2010 #14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0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dult inpatients in medical wards or in ICU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Fujii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GdWppaTwvQXV0aG9yPjxZZWFyPjIwMTA8L1llYXI+PFJl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GdWppaTwvQXV0aG9yPjxZZWFyPjIwMTA8L1llYXI+PFJl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6" w:tooltip="Fujii, 2010 #1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6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61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6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– patients with prior appendectomy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atients with or without prior appendectomy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2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– patients without prior appendectomy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Garey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YXJleTwvQXV0aG9yPjxZZWFyPjIwMTA8L1llYXI+PFJl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YXJleTwvQXV0aG9yPjxZZWFyPjIwMTA8L1llYXI+PFJl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9" w:tooltip="Garey, 2010 #16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4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: a new episode of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diarrhe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lasting at least 2 days, with a positive toxin assay test result, after resolution of the initial episode and after discontinuation of antibiotic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dult 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Golan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b2xhbjwvQXV0aG9yPjxZZWFyPjIwMTE8L1llYXI+PFJl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b2xhbjwvQXV0aG9yPjxZZWFyPjIwMTE8L1llYXI+PFJl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6" w:tooltip="Golan, 2011 #17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6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51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appearance of diarrhoea and a positive stool toxin test within 4 weeks following completion of therapy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Adults receiving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fidaxomici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or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vancomyci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as part of a clinical trial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1% (10.5 recurrences / 1000  patient days)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(all patients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5.9 recurrences/1000 patient days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Rate (with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fidaxomici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>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5.1 recurrences/1000 patient days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Rate (with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vancomyci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>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Grube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cnViZTwvQXV0aG9yPjxZZWFyPjE5ODc8L1llYXI+PFJl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HcnViZTwvQXV0aG9yPjxZZWFyPjE5ODc8L1llYXI+PFJl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1" w:tooltip="Grube, 1987 #18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1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87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(lab diagnosed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Burns patients in ICU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Hayek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IYXllazwvQXV0aG9yPjxZZWFyPjE5OTc8L1llYXI+PFJl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IYXllazwvQXV0aG9yPjxZZWFyPjE5OTc8L1llYXI+PFJl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0" w:tooltip="Hayek, 1997 #20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0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7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7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5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not otherwise specified, unclear if lab diagnosed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Neurology and psychiatric gerontology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asper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YXNwZXI8L0F1dGhvcj48WWVhcj4yMDEwPC9ZZWFyPjxS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YXNwZXI8L0F1dGhvcj48WWVhcj4yMDEwPC9ZZWFyPjxS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5" w:tooltip="Kasper, 2010 #21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5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16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second episode of CDI within 60 days of the first episod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Hospital inpatients  with CDI 027 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Kelse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ZWxzZW48L0F1dGhvcj48WWVhcj4yMDExPC9ZZWFyPjxS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ZWxzZW48L0F1dGhvcj48WWVhcj4yMDExPC9ZZWFyPjxS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8" w:tooltip="Kelsen, 2011 #22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11 IBD patients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34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separate episode of diarrhoea with toxin-positive stool within 60 days of prior infection, with at least one stool showing clearance between infections. Minimum repeat time for testing 2 week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Pediatric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patients with / without inflammatory bowel disease</w:t>
            </w:r>
          </w:p>
        </w:tc>
      </w:tr>
      <w:tr w:rsidR="005F0BE2" w:rsidRPr="005F0BE2" w:rsidTr="0089137F">
        <w:tc>
          <w:tcPr>
            <w:tcW w:w="1498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77 non-IBD patients</w:t>
            </w:r>
          </w:p>
        </w:tc>
        <w:tc>
          <w:tcPr>
            <w:tcW w:w="2410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%</w:t>
            </w:r>
          </w:p>
        </w:tc>
        <w:tc>
          <w:tcPr>
            <w:tcW w:w="5557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3260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Keve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ZXZlbjwvQXV0aG9yPjxZZWFyPjIwMDQ8L1llYXI+PFJl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ZXZlbjwvQXV0aG9yPjxZZWFyPjIwMDQ8L1llYXI+PFJl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7" w:tooltip="Keven, 2004 #23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7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5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3%</w:t>
            </w:r>
          </w:p>
        </w:tc>
        <w:tc>
          <w:tcPr>
            <w:tcW w:w="5557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t infection but not clear whether lab diagnosed</w:t>
            </w:r>
          </w:p>
        </w:tc>
        <w:tc>
          <w:tcPr>
            <w:tcW w:w="3260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dults undergoing kidney or pancreas-kidney transplantation</w:t>
            </w:r>
          </w:p>
        </w:tc>
      </w:tr>
      <w:tr w:rsidR="005F0BE2" w:rsidRPr="005F0BE2" w:rsidTr="0089137F">
        <w:tc>
          <w:tcPr>
            <w:tcW w:w="1498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lastRenderedPageBreak/>
              <w:t xml:space="preserve">Khan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PC9BdXRob3I+PFllYXI+MjAxMjwvWWVhcj48UmVj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PC9BdXRob3I+PFllYXI+MjAxMjwvWWVhcj48UmVj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6" w:tooltip="Khan, 2012 #24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6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18</w:t>
            </w:r>
          </w:p>
        </w:tc>
        <w:tc>
          <w:tcPr>
            <w:tcW w:w="2410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0%</w:t>
            </w:r>
          </w:p>
        </w:tc>
        <w:tc>
          <w:tcPr>
            <w:tcW w:w="5557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of toxin positive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diarrhe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within 60 days from initial diagnosis </w:t>
            </w:r>
          </w:p>
        </w:tc>
        <w:tc>
          <w:tcPr>
            <w:tcW w:w="3260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Inpatients ≥ 15 year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hanna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bmE8L0F1dGhvcj48WWVhcj4yMDA5PC9ZZWFyPjxS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bmE8L0F1dGhvcj48WWVhcj4yMDA5PC9ZZWFyPjxS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18" w:tooltip="Khanna, 2009 #2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1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9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recurrent infection within 8 weeks of successful treatment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 and outpatients from one county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5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in community-acquired case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0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in hospital-acquired case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hanna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bmE8L0F1dGhvcj48WWVhcj4yMDA5PC9ZZWFyPjxS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GFubmE8L0F1dGhvcj48WWVhcj4yMDA5PC9ZZWFyPjxS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18" w:tooltip="Khanna, 2009 #2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1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,</w:t>
            </w:r>
            <w:hyperlink w:anchor="_ENREF_19" w:tooltip="Khanna, 2009 #76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1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9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22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after metronidazole treatment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Hospital inpatients and outpatients from one county 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rate after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vancomyci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treatment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wPC9ZZWFyPjxSZWNO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wPC9ZZWFyPjxSZWNO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4" w:tooltip="Kim, 2010 #26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4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2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 diarrhoea recurrence with a positive ELISA test within 90 days of therapy completion, and after complete resolution of signs and symptoms (all patients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resumed adult 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1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within 90 days of cure in patients treated with metronidazol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7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 rate within 90 days of cure in patients treated with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vancomycin</w:t>
            </w:r>
            <w:proofErr w:type="spellEnd"/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xPC9ZZWFyPjxSZWNO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xPC9ZZWFyPjxSZWNO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5" w:tooltip="Kim, 2011 #28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5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40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1 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(lab diagnosed) ≥10 days after 1st episod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xPC9ZZWFyPjxSZWNO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xPC9ZZWFyPjxSZWNO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0" w:tooltip="Kim, 2011 #27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0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lapse: recurrence of diarrhoea after initial cure with or without positive </w:t>
            </w:r>
            <w:r w:rsidRPr="005F0BE2">
              <w:rPr>
                <w:rFonts w:cs="Aparajita"/>
                <w:i/>
                <w:sz w:val="16"/>
                <w:szCs w:val="16"/>
              </w:rPr>
              <w:t>C. difficile</w:t>
            </w:r>
            <w:r w:rsidRPr="005F0BE2">
              <w:rPr>
                <w:rFonts w:cs="Aparajita"/>
                <w:sz w:val="16"/>
                <w:szCs w:val="16"/>
              </w:rPr>
              <w:t xml:space="preserve"> toxin, within 6 months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sidents in long-term care / rehabilitation facility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6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4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Hospital associated CDI 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Long term care facility associated CDI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yPC9ZZWFyPjxSZWNO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yPC9ZZWFyPjxSZWNO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5" w:tooltip="Kim, 2012 #30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5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4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: any recurrence of CDI symptoms within 8 weeks of follow-up or receipt of an additional course of antibiotics &gt; 2 weeks after completion of initial course (all children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ised children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4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1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(as defined above) in children with severe CDI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yPC9ZZWFyPjxSZWNO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aW08L0F1dGhvcj48WWVhcj4yMDEyPC9ZZWFyPjxSZWNO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5" w:tooltip="Kim, 2012 #31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5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8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4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ised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im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Kim&lt;/Author&gt;&lt;Year&gt;2013&lt;/Year&gt;&lt;RecNum&gt;29&lt;/RecNum&gt;&lt;DisplayText&gt;[22]&lt;/DisplayText&gt;&lt;record&gt;&lt;rec-number&gt;29&lt;/rec-number&gt;&lt;foreign-keys&gt;&lt;key app="EN" db-id="dwwwrx05qes02qezs0pxx2tw9d0rtp0s5xze"&gt;29&lt;/key&gt;&lt;/foreign-keys&gt;&lt;ref-type name="Journal Article"&gt;17&lt;/ref-type&gt;&lt;contributors&gt;&lt;authors&gt;&lt;author&gt;Kim, Y. S.&lt;/author&gt;&lt;author&gt;Han, D. S.&lt;/author&gt;&lt;author&gt;Kim, Y. H.&lt;/author&gt;&lt;author&gt;Kim, W. H.&lt;/author&gt;&lt;author&gt;Kim, J. S.&lt;/author&gt;&lt;author&gt;Kim, H. S.&lt;/author&gt;&lt;author&gt;Park, Y. S.&lt;/author&gt;&lt;author&gt;Song, H. J.&lt;/author&gt;&lt;author&gt;Shin, S. J.&lt;/author&gt;&lt;author&gt;Yang, S. K.&lt;/author&gt;&lt;author&gt;Ye, B. D.&lt;/author&gt;&lt;author&gt;Eun, C. S.&lt;/author&gt;&lt;author&gt;Lee, K. M.&lt;/author&gt;&lt;author&gt;Lee, S. H.&lt;/author&gt;&lt;author&gt;Jang, B. I.&lt;/author&gt;&lt;author&gt;Jung, S. A.&lt;/author&gt;&lt;author&gt;Cheon, J. H.&lt;/author&gt;&lt;author&gt;Choi, C. H.&lt;/author&gt;&lt;author&gt;Huh, K. C.&lt;/author&gt;&lt;/authors&gt;&lt;/contributors&gt;&lt;auth-address&gt;Department of Internal Medicine, Inje University College of Medicine, Korea.&lt;/auth-address&gt;&lt;titles&gt;&lt;title&gt;&lt;style face="normal" font="default" size="100%"&gt;Incidence and clinical features of &lt;/style&gt;&lt;style face="italic" font="default" size="100%"&gt;Clostridium difficile&lt;/style&gt;&lt;style face="normal" font="default" size="100%"&gt; infection in Korea: a nationwide study&lt;/style&gt;&lt;/title&gt;&lt;secondary-title&gt;Epidemiol Infect&lt;/secondary-title&gt;&lt;/titles&gt;&lt;periodical&gt;&lt;full-title&gt;Epidemiol Infect&lt;/full-title&gt;&lt;/periodical&gt;&lt;pages&gt;189-194&lt;/pages&gt;&lt;volume&gt;141&lt;/volume&gt;&lt;number&gt;1&lt;/number&gt;&lt;edition&gt;2012/06/22&lt;/edition&gt;&lt;dates&gt;&lt;year&gt;2013&lt;/year&gt;&lt;pub-dates&gt;&lt;date&gt;Apr 12&lt;/date&gt;&lt;/pub-dates&gt;&lt;/dates&gt;&lt;isbn&gt;1469-4409 (Electronic)&amp;#xD;0950-2688 (Linking)&lt;/isbn&gt;&lt;accession-num&gt;22717061&lt;/accession-num&gt;&lt;urls&gt;&lt;related-urls&gt;&lt;url&gt;http://journals.cambridge.org/download.php?file=%2F80819_51D64BF56E904A7A677618F1AE5BB32D_journals__HYG_S0950268812000581a.pdf&amp;amp;cover=Y&amp;amp;code=b7178d224f2a20e9559d97c60a9e146d&lt;/url&gt;&lt;/related-urls&gt;&lt;/urls&gt;&lt;electronic-resource-num&gt;10.1017/s0950268812000581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2" w:tooltip="Kim, 2013 #29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2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367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(≥ 8 weeks after symptom resolution).  Not lab confirmed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dult hospital admissions (&gt;18 years)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Kyne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eW5lPC9BdXRob3I+PFllYXI+MTk5ODwvWWVhcj48UmVj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LeW5lPC9BdXRob3I+PFllYXI+MTk5ODwvWWVhcj48UmVj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4" w:tooltip="Kyne, 1998 #32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4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8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73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7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‘Relapsing disease’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Laffan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YWZmYW48L0F1dGhvcj48WWVhcj4yMDA2PC9ZZWFyPjxS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YWZmYW48L0F1dGhvcj48WWVhcj4yMDA2PC9ZZWFyPjxS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4" w:tooltip="Laffan, 2006 #33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4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6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69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:  </w:t>
            </w:r>
            <w:r w:rsidRPr="005F0BE2">
              <w:rPr>
                <w:rFonts w:cs="Aparajita"/>
                <w:i/>
                <w:sz w:val="16"/>
                <w:szCs w:val="16"/>
              </w:rPr>
              <w:t>C.difficile</w:t>
            </w:r>
            <w:r w:rsidRPr="005F0BE2">
              <w:rPr>
                <w:rFonts w:cs="Aparajita"/>
                <w:sz w:val="16"/>
                <w:szCs w:val="16"/>
              </w:rPr>
              <w:t xml:space="preserve"> positive EIA test  &gt; 7days  after previous positive result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habilitation unit, sub-acute unit and nursing home unit of long-term care facility 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Lee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ZWU8L0F1dGhvcj48WWVhcj4yMDEwPC9ZZWFyPjxSZWNO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ZWU8L0F1dGhvcj48WWVhcj4yMDEwPC9ZZWFyPjxSZWNO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9" w:tooltip="Lee, 2010 #3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69, 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13%,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s 2003-2005. Recurrence rates 2006-2008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33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Legari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ZWdhcmlhPC9BdXRob3I+PFllYXI+MjAwMzwvWWVhcj48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ZWdhcmlhPC9BdXRob3I+PFllYXI+MjAwMzwvWWVhcj48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3" w:tooltip="Legaria, 2003 #36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3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3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6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Symptomatic recurrence (resurgence of symptoms more than 10 days later)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Linsky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aW5za3k8L0F1dGhvcj48WWVhcj4yMDEwPC9ZZWFyPjxS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MaW5za3k8L0F1dGhvcj48WWVhcj4yMDEwPC9ZZWFyPjxS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21" w:tooltip="Linsky, 2010 #37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21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16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between 12 and 90 day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Inpatients and outpatients from 8 Veterans Affairs Medical Centers / clinic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Lu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Lu&lt;/Author&gt;&lt;Year&gt;1994&lt;/Year&gt;&lt;RecNum&gt;38&lt;/RecNum&gt;&lt;DisplayText&gt;[35]&lt;/DisplayText&gt;&lt;record&gt;&lt;rec-number&gt;38&lt;/rec-number&gt;&lt;foreign-keys&gt;&lt;key app="EN" db-id="dwwwrx05qes02qezs0pxx2tw9d0rtp0s5xze"&gt;38&lt;/key&gt;&lt;/foreign-keys&gt;&lt;ref-type name="Journal Article"&gt;17&lt;/ref-type&gt;&lt;contributors&gt;&lt;authors&gt;&lt;author&gt;Lu, S. S.&lt;/author&gt;&lt;author&gt;Schwartz, J. M.&lt;/author&gt;&lt;author&gt;Simon, D. M.&lt;/author&gt;&lt;author&gt;Brandt, L. J.&lt;/author&gt;&lt;/authors&gt;&lt;/contributors&gt;&lt;auth-address&gt;Department of Medicine, Montefiore Medical Center, Bronx, New York.&lt;/auth-address&gt;&lt;titles&gt;&lt;title&gt;&lt;style face="italic" font="default" size="100%"&gt;Clostridium difficile&lt;/style&gt;&lt;style face="normal" font="default" size="100%"&gt;-associated diarrhea in patients with HIV positivity and AIDS: a prospective controlled study&lt;/style&gt;&lt;/title&gt;&lt;secondary-title&gt;Am J Gastroenterol&lt;/secondary-title&gt;&lt;/titles&gt;&lt;periodical&gt;&lt;full-title&gt;Am J Gastroenterol&lt;/full-title&gt;&lt;/periodical&gt;&lt;pages&gt;1226-9&lt;/pages&gt;&lt;volume&gt;89&lt;/volume&gt;&lt;number&gt;8&lt;/number&gt;&lt;edition&gt;1994/08/01&lt;/edition&gt;&lt;keywords&gt;&lt;keyword&gt;AIDS-Related Opportunistic Infections/ drug therapy/epidemiology/microbiology&lt;/keyword&gt;&lt;keyword&gt;Adult&lt;/keyword&gt;&lt;keyword&gt;Aged&lt;/keyword&gt;&lt;keyword&gt;Clostridium difficile/ isolation &amp;amp; purification&lt;/keyword&gt;&lt;keyword&gt;Diarrhea/drug therapy/ microbiology&lt;/keyword&gt;&lt;keyword&gt;Enterocolitis, Pseudomembranous/ drug therapy/epidemiology&lt;/keyword&gt;&lt;keyword&gt;Female&lt;/keyword&gt;&lt;keyword&gt;HIV Seropositivity/ microbiology&lt;/keyword&gt;&lt;keyword&gt;Humans&lt;/keyword&gt;&lt;keyword&gt;Male&lt;/keyword&gt;&lt;keyword&gt;Metronidazole/ therapeutic use&lt;/keyword&gt;&lt;keyword&gt;Prospective Studies&lt;/keyword&gt;&lt;keyword&gt;Vancomycin/ therapeutic use&lt;/keyword&gt;&lt;/keywords&gt;&lt;dates&gt;&lt;year&gt;1994&lt;/year&gt;&lt;pub-dates&gt;&lt;date&gt;Aug&lt;/date&gt;&lt;/pub-dates&gt;&lt;/dates&gt;&lt;isbn&gt;0002-9270 (Print)&amp;#xD;0002-9270 (Linking)&lt;/isbn&gt;&lt;accession-num&gt;8053439&lt;/accession-num&gt;&lt;urls&gt;&lt;/urls&gt;&lt;remote-database-provider&gt;NLM&lt;/remote-database-provider&gt;&lt;language&gt;eng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5" w:tooltip="Lu, 1994 #38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5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4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: renewed diarrhoea, fever,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leukocytosis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or abdominal pain with positive stool assay after discontinuing therapy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resumed all inpatients and outpatients. HIV-infected compared with non-HIV infected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2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in HIV positive patients after 5-10 days of therapy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5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5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 in non-HIV patients after 5-10 days of therapy.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Munoz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NdW5vejwvQXV0aG9yPjxZZWFyPjIwMDc8L1llYXI+PFJl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NdW5vejwvQXV0aG9yPjxZZWFyPjIwMDc8L1llYXI+PFJl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2" w:tooltip="Munoz, 2007 #39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2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7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atients who underwent heart transplant between (1993-2005)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Noren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Ob3JlbjwvQXV0aG9yPjxZZWFyPjIwMDQ8L1llYXI+PFJl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Ob3JlbjwvQXV0aG9yPjxZZWFyPjIwMDQ8L1llYXI+PFJl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4" w:tooltip="Noren, 2004 #40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4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4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67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25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:  New episode with onset 2 weeks or more after primary episode. Relapse: recurrence due to the same genotype as in the initial episode. Re-infection: recurrence due to new type of strain. Isolates showed 90% of ‘recurrences’ were relapse, 10% were re-infection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ll CDI cases in county (hospital and community)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Pawar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Pawar&lt;/Author&gt;&lt;Year&gt;2012&lt;/Year&gt;&lt;RecNum&gt;41&lt;/RecNum&gt;&lt;DisplayText&gt;[61]&lt;/DisplayText&gt;&lt;record&gt;&lt;rec-number&gt;41&lt;/rec-number&gt;&lt;foreign-keys&gt;&lt;key app="EN" db-id="dwwwrx05qes02qezs0pxx2tw9d0rtp0s5xze"&gt;41&lt;/key&gt;&lt;/foreign-keys&gt;&lt;ref-type name="Journal Article"&gt;17&lt;/ref-type&gt;&lt;contributors&gt;&lt;authors&gt;&lt;author&gt;Pawar, D.&lt;/author&gt;&lt;author&gt;Tsay, R.&lt;/author&gt;&lt;author&gt;Nelson, D. S.&lt;/author&gt;&lt;author&gt;Elumalai, M. K.&lt;/author&gt;&lt;author&gt;Lessa, F. C.&lt;/author&gt;&lt;author&gt;Clifford McDonald, L.&lt;/author&gt;&lt;author&gt;Dumyati, G.&lt;/author&gt;&lt;/authors&gt;&lt;/contributors&gt;&lt;auth-address&gt;Center for Community Health, University of Rochester, Rochester, New York.&lt;/auth-address&gt;&lt;titles&gt;&lt;title&gt;&lt;style face="normal" font="default" size="100%"&gt;Burden of &lt;/style&gt;&lt;style face="italic" font="default" size="100%"&gt;Clostridium difficile&lt;/style&gt;&lt;style face="normal" font="default" size="100%"&gt; Infection in Long-Term Care Facilities in Monroe County, New York&lt;/style&gt;&lt;/title&gt;&lt;secondary-title&gt;Infect Control Hosp Epidemiol&lt;/secondary-title&gt;&lt;/titles&gt;&lt;periodical&gt;&lt;full-title&gt;Infect Control Hosp Epidemiol&lt;/full-title&gt;&lt;abbr-1&gt;Infect. Control Hosp. Epidemiol.&lt;/abbr-1&gt;&lt;/periodical&gt;&lt;pages&gt;1107-12&lt;/pages&gt;&lt;volume&gt;33&lt;/volume&gt;&lt;number&gt;11&lt;/number&gt;&lt;edition&gt;2012/10/09&lt;/edition&gt;&lt;dates&gt;&lt;year&gt;2012&lt;/year&gt;&lt;pub-dates&gt;&lt;date&gt;Nov&lt;/date&gt;&lt;/pub-dates&gt;&lt;/dates&gt;&lt;isbn&gt;1559-6834 (Electronic)&amp;#xD;0899-823X (Linking)&lt;/isbn&gt;&lt;accession-num&gt;23041808&lt;/accession-num&gt;&lt;urls&gt;&lt;/urls&gt;&lt;electronic-resource-num&gt;10.1086/668031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1" w:tooltip="Pawar, 2012 #41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1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94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1.0 cases per 10,000 resident-days (IQR: 0.3-1.4)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currence: a stool specimen positive for </w:t>
            </w:r>
            <w:r w:rsidRPr="005F0BE2">
              <w:rPr>
                <w:rFonts w:cs="Aparajita"/>
                <w:i/>
                <w:sz w:val="16"/>
                <w:szCs w:val="16"/>
              </w:rPr>
              <w:t>C.difficile</w:t>
            </w:r>
            <w:r w:rsidRPr="005F0BE2">
              <w:rPr>
                <w:rFonts w:cs="Aparajita"/>
                <w:sz w:val="16"/>
                <w:szCs w:val="16"/>
              </w:rPr>
              <w:t xml:space="preserve"> obtained between 2-8 weeks after the last </w:t>
            </w:r>
            <w:r w:rsidRPr="005F0BE2">
              <w:rPr>
                <w:rFonts w:cs="Aparajita"/>
                <w:i/>
                <w:sz w:val="16"/>
                <w:szCs w:val="16"/>
              </w:rPr>
              <w:t>C.difficile</w:t>
            </w:r>
            <w:r w:rsidRPr="005F0BE2">
              <w:rPr>
                <w:rFonts w:cs="Aparajita"/>
                <w:sz w:val="16"/>
                <w:szCs w:val="16"/>
              </w:rPr>
              <w:t>-positive stool specimen. Based on the total number of recurrent incidents any one patient may have contributed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Long-term care facility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Pizzal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Pizzala&lt;/Author&gt;&lt;Year&gt;2012&lt;/Year&gt;&lt;RecNum&gt;43&lt;/RecNum&gt;&lt;DisplayText&gt;[33]&lt;/DisplayText&gt;&lt;record&gt;&lt;rec-number&gt;43&lt;/rec-number&gt;&lt;foreign-keys&gt;&lt;key app="EN" db-id="dwwwrx05qes02qezs0pxx2tw9d0rtp0s5xze"&gt;43&lt;/key&gt;&lt;/foreign-keys&gt;&lt;ref-type name="Journal Article"&gt;17&lt;/ref-type&gt;&lt;contributors&gt;&lt;authors&gt;&lt;author&gt;Pizzala, J. E.&lt;/author&gt;&lt;author&gt;Abecia, V. H.&lt;/author&gt;&lt;author&gt;Larriva, D. A. J.&lt;/author&gt;&lt;author&gt;Manazzoni, D.&lt;/author&gt;&lt;author&gt;Oria, I.&lt;/author&gt;&lt;author&gt;de los Rios, A.&lt;/author&gt;&lt;author&gt;Gomez, C. A. M.&lt;/author&gt;&lt;author&gt;De Paula, J. A.&lt;/author&gt;&lt;/authors&gt;&lt;/contributors&gt;&lt;titles&gt;&lt;title&gt;&lt;style face="normal" font="default" size="100%"&gt;Epidemiology and Clinical Characteristics of &lt;/style&gt;&lt;style face="italic" font="default" size="100%"&gt;Clostridium difficile&lt;/style&gt;&lt;style face="normal" font="default" size="100%"&gt; Infection Between Outpatients and Inpatients&lt;/style&gt;&lt;/title&gt;&lt;secondary-title&gt;Gastroenterol&lt;/secondary-title&gt;&lt;alt-title&gt;Gastroenterology&lt;/alt-title&gt;&lt;/titles&gt;&lt;periodical&gt;&lt;full-title&gt;Gastroenterol&lt;/full-title&gt;&lt;/periodical&gt;&lt;pages&gt;S601-S601&lt;/pages&gt;&lt;volume&gt;142&lt;/volume&gt;&lt;number&gt;5&lt;/number&gt;&lt;dates&gt;&lt;year&gt;2012&lt;/year&gt;&lt;pub-dates&gt;&lt;date&gt;May&lt;/date&gt;&lt;/pub-dates&gt;&lt;/dates&gt;&lt;isbn&gt;0016-5085&lt;/isbn&gt;&lt;accession-num&gt;WOS:000306994303289&lt;/accession-num&gt;&lt;work-type&gt;Meeting Abstract&lt;/work-type&gt;&lt;urls&gt;&lt;related-urls&gt;&lt;url&gt;&amp;lt;Go to ISI&amp;gt;://WOS:000306994303289&lt;/url&gt;&lt;/related-urls&gt;&lt;/urls&gt;&lt;language&gt;English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3" w:tooltip="Pizzala, 2012 #43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3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36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s in outpatient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 and outpatients</w:t>
            </w:r>
          </w:p>
        </w:tc>
      </w:tr>
      <w:tr w:rsidR="005F0BE2" w:rsidRPr="005F0BE2" w:rsidTr="0089137F">
        <w:tc>
          <w:tcPr>
            <w:tcW w:w="1498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21%   </w:t>
            </w:r>
          </w:p>
        </w:tc>
        <w:tc>
          <w:tcPr>
            <w:tcW w:w="5557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s in inpatients</w:t>
            </w:r>
          </w:p>
        </w:tc>
        <w:tc>
          <w:tcPr>
            <w:tcW w:w="3260" w:type="dxa"/>
            <w:tcBorders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  <w:tr w:rsidR="005F0BE2" w:rsidRPr="005F0BE2" w:rsidTr="0089137F">
        <w:tc>
          <w:tcPr>
            <w:tcW w:w="1498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Polivkov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Qb2xpdmtvdmE8L0F1dGhvcj48WWVhcj4yMDEwPC9ZZWFy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Qb2xpdmtvdmE8L0F1dGhvcj48WWVhcj4yMDEwPC9ZZWFy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8" w:tooltip="Polivkova, 2010 #44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82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1%</w:t>
            </w:r>
          </w:p>
        </w:tc>
        <w:tc>
          <w:tcPr>
            <w:tcW w:w="5557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Stated as recurrence (fully translated paper unavailable) </w:t>
            </w:r>
          </w:p>
        </w:tc>
        <w:tc>
          <w:tcPr>
            <w:tcW w:w="3260" w:type="dxa"/>
            <w:tcBorders>
              <w:top w:val="nil"/>
              <w:bottom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lastRenderedPageBreak/>
              <w:t xml:space="preserve">Ross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Ross&lt;/Author&gt;&lt;Year&gt;2012&lt;/Year&gt;&lt;RecNum&gt;45&lt;/RecNum&gt;&lt;DisplayText&gt;[60]&lt;/DisplayText&gt;&lt;record&gt;&lt;rec-number&gt;45&lt;/rec-number&gt;&lt;foreign-keys&gt;&lt;key app="EN" db-id="dwwwrx05qes02qezs0pxx2tw9d0rtp0s5xze"&gt;45&lt;/key&gt;&lt;/foreign-keys&gt;&lt;ref-type name="Journal Article"&gt;17&lt;/ref-type&gt;&lt;contributors&gt;&lt;authors&gt;&lt;author&gt;Ross, J.&lt;/author&gt;&lt;author&gt;Brown, P.&lt;/author&gt;&lt;author&gt;Aldridge, C.&lt;/author&gt;&lt;author&gt;Lim, L.&lt;/author&gt;&lt;author&gt;Nayar, D.&lt;/author&gt;&lt;author&gt;Sloss, J.&lt;/author&gt;&lt;author&gt;Allison, D.&lt;/author&gt;&lt;author&gt;Dhar, A.&lt;/author&gt;&lt;/authors&gt;&lt;/contributors&gt;&lt;auth-address&gt;[Ross, J.; Brown, P.; Dhar, A.] Cty Durham &amp;amp; Darlington NHS Fdn Trust, Dept Gastroenterol, Bishop Auckland, New Zealand. [Aldridge, C.; Lim, L.; Nayar, D.; Allison, D.] Cty Durham Darlington NHS Fdn Trust, Dept Microbiol, Durham, England. [Sloss, J.] Cty Durham &amp;amp; Darlington NHS Fdn Trust, Dept Microbiol, Darlington, Durham, England.&lt;/auth-address&gt;&lt;titles&gt;&lt;title&gt;&lt;style face="italic" font="default" size="100%"&gt;Clostridium difficile&lt;/style&gt;&lt;style face="normal" font="default" size="100%"&gt; diarrhoea – the changing hospital epidemiology and clinical outcomes from a high prevalence area in North East England&lt;/style&gt;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A336-A337&lt;/pages&gt;&lt;volume&gt;61&lt;/volume&gt;&lt;dates&gt;&lt;year&gt;2012&lt;/year&gt;&lt;pub-dates&gt;&lt;date&gt;Jul&lt;/date&gt;&lt;/pub-dates&gt;&lt;/dates&gt;&lt;isbn&gt;0017-5749&lt;/isbn&gt;&lt;accession-num&gt;WOS:000305512903062&lt;/accession-num&gt;&lt;work-type&gt;Meeting Abstract&lt;/work-type&gt;&lt;urls&gt;&lt;related-urls&gt;&lt;url&gt;&amp;lt;Go to ISI&amp;gt;://WOS:000305512903062&lt;/url&gt;&lt;url&gt;http://gut.bmj.com/content/61/Suppl_2/A336.3.full.pdf&lt;/url&gt;&lt;/related-urls&gt;&lt;/urls&gt;&lt;electronic-resource-num&gt;10.1136/gutjnl-2012-302514d.98&lt;/electronic-resource-num&gt;&lt;language&gt;English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60" w:tooltip="Ross, 2012 #45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60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56</w:t>
            </w:r>
          </w:p>
        </w:tc>
        <w:tc>
          <w:tcPr>
            <w:tcW w:w="2410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7% </w:t>
            </w:r>
          </w:p>
        </w:tc>
        <w:tc>
          <w:tcPr>
            <w:tcW w:w="5557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  <w:tcBorders>
              <w:top w:val="nil"/>
            </w:tcBorders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Presumed 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San Gill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TYW4tR2lsPC9BdXRob3I+PFllYXI+MjAxMDwvWWVhcj48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TYW4tR2lsPC9BdXRob3I+PFllYXI+MjAxMDwvWWVhcj48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9" w:tooltip="San-Gil, 2010 #47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0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427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3% 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1/14 recurrences were due to relapse, 3 to  reinfection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Multispecialty hospitals 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Shaw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Shaw&lt;/Author&gt;&lt;Year&gt;2008&lt;/Year&gt;&lt;RecNum&gt;48&lt;/RecNum&gt;&lt;DisplayText&gt;[58]&lt;/DisplayText&gt;&lt;record&gt;&lt;rec-number&gt;48&lt;/rec-number&gt;&lt;foreign-keys&gt;&lt;key app="EN" db-id="dwwwrx05qes02qezs0pxx2tw9d0rtp0s5xze"&gt;48&lt;/key&gt;&lt;/foreign-keys&gt;&lt;ref-type name="Journal Article"&gt;17&lt;/ref-type&gt;&lt;contributors&gt;&lt;authors&gt;&lt;author&gt;Shaw, J.&lt;/author&gt;&lt;author&gt;Tumangday, S.&lt;/author&gt;&lt;author&gt;Polashenski, P.&lt;/author&gt;&lt;/authors&gt;&lt;/contributors&gt;&lt;auth-address&gt;[Shaw, Jawaid; Tumangday, Sunny; Polashenski, Pamela] Rochester Gen Hosp, Rochester, NY 14621 USA.&lt;/auth-address&gt;&lt;titles&gt;&lt;title&gt;&lt;style face="normal" font="default" size="100%"&gt;Predictors of recurrent &lt;/style&gt;&lt;style face="italic" font="default" size="100%"&gt;Clostridium difficile&lt;/style&gt;&lt;style face="normal" font="default" size="100%"&gt;-associated diarrhea at Rochester general hospital&lt;/style&gt;&lt;/title&gt;&lt;secondary-title&gt;Am J Gastroenterol&lt;/secondary-title&gt;&lt;alt-title&gt;Am. J. Gastroenterol.&lt;/alt-title&gt;&lt;/titles&gt;&lt;periodical&gt;&lt;full-title&gt;Am J Gastroenterol&lt;/full-title&gt;&lt;/periodical&gt;&lt;pages&gt;S182-S182&lt;/pages&gt;&lt;volume&gt;103&lt;/volume&gt;&lt;dates&gt;&lt;year&gt;2008&lt;/year&gt;&lt;pub-dates&gt;&lt;date&gt;Sep&lt;/date&gt;&lt;/pub-dates&gt;&lt;/dates&gt;&lt;isbn&gt;0002-9270&lt;/isbn&gt;&lt;accession-num&gt;WOS:000259145200468&lt;/accession-num&gt;&lt;work-type&gt;Meeting Abstract&lt;/work-type&gt;&lt;urls&gt;&lt;related-urls&gt;&lt;url&gt;&amp;lt;Go to ISI&amp;gt;://WOS:000259145200468&lt;/url&gt;&lt;/related-urls&gt;&lt;/urls&gt;&lt;language&gt;English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8" w:tooltip="Shaw, 2008 #48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8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8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Van Der </w:t>
            </w:r>
            <w:proofErr w:type="spellStart"/>
            <w:r w:rsidRPr="005F0BE2">
              <w:rPr>
                <w:rFonts w:cs="Aparajita"/>
                <w:sz w:val="16"/>
                <w:szCs w:val="16"/>
              </w:rPr>
              <w:t>Zwet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WYW4gRGVyIFp3ZXQ8L0F1dGhvcj48WWVhcj4yMDEyPC9Z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WYW4gRGVyIFp3ZXQ8L0F1dGhvcj48WWVhcj4yMDEyPC9Z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9" w:tooltip="Van Der Zwet, 2012 #49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9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45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Surgery / gastroenterology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Vesteinsdottir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Vesteinsdottir&lt;/Author&gt;&lt;Year&gt;2012&lt;/Year&gt;&lt;RecNum&gt;50&lt;/RecNum&gt;&lt;DisplayText&gt;[32]&lt;/DisplayText&gt;&lt;record&gt;&lt;rec-number&gt;50&lt;/rec-number&gt;&lt;foreign-keys&gt;&lt;key app="EN" db-id="dwwwrx05qes02qezs0pxx2tw9d0rtp0s5xze"&gt;50&lt;/key&gt;&lt;/foreign-keys&gt;&lt;ref-type name="Journal Article"&gt;17&lt;/ref-type&gt;&lt;contributors&gt;&lt;authors&gt;&lt;author&gt;Vesteinsdottir, I.&lt;/author&gt;&lt;author&gt;Gudlaugsdottir, S.&lt;/author&gt;&lt;author&gt;Einarsdottir, R.&lt;/author&gt;&lt;author&gt;Kalaitzakis, E.&lt;/author&gt;&lt;author&gt;Sigurdardottir, O.&lt;/author&gt;&lt;author&gt;Bjornsson, E. S.&lt;/author&gt;&lt;/authors&gt;&lt;/contributors&gt;&lt;auth-address&gt;Faculty of Medicine, University of Iceland, Reykjavik, Iceland.&lt;/auth-address&gt;&lt;titles&gt;&lt;title&gt;&lt;style face="normal" font="default" size="100%"&gt;Risk factors for &lt;/style&gt;&lt;style face="italic" font="default" size="100%"&gt;Clostridium difficile&lt;/style&gt;&lt;style face="normal" font="default" size="100%"&gt; toxin-positive diarrhea: a population-based prospective case-control study&lt;/style&gt;&lt;/title&gt;&lt;secondary-title&gt;Eur J Clin Microbiol Infect Dis&lt;/secondary-title&gt;&lt;/titles&gt;&lt;periodical&gt;&lt;full-title&gt;Eur J Clin Microbiol Infect Dis&lt;/full-title&gt;&lt;/periodical&gt;&lt;pages&gt;2601-10&lt;/pages&gt;&lt;volume&gt;31&lt;/volume&gt;&lt;number&gt;10&lt;/number&gt;&lt;edition&gt;2012/03/24&lt;/edition&gt;&lt;dates&gt;&lt;year&gt;2012&lt;/year&gt;&lt;pub-dates&gt;&lt;date&gt;Oct&lt;/date&gt;&lt;/pub-dates&gt;&lt;/dates&gt;&lt;isbn&gt;1435-4373 (Electronic)&amp;#xD;0934-9723 (Linking)&lt;/isbn&gt;&lt;accession-num&gt;22441775&lt;/accession-num&gt;&lt;urls&gt;&lt;/urls&gt;&lt;electronic-resource-num&gt;10.1007/s10096-012-1603-0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32" w:tooltip="Vesteinsdottir, 2012 #50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32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2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03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2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: a further positive stool sample within 3 month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All population of Iceland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Vojtilova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Wb2p0aWxvdmE8L0F1dGhvcj48WWVhcj4yMDExPC9ZZWFy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</w:instrText>
            </w:r>
            <w:r w:rsidRPr="005F0BE2">
              <w:rPr>
                <w:rFonts w:cs="Aparajita"/>
                <w:sz w:val="16"/>
                <w:szCs w:val="16"/>
              </w:rPr>
              <w:fldChar w:fldCharType="begin">
                <w:fldData xml:space="preserve">PEVuZE5vdGU+PENpdGU+PEF1dGhvcj5Wb2p0aWxvdmE8L0F1dGhvcj48WWVhcj4yMDExPC9ZZWFy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</w:fldData>
              </w:fldChar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.DATA </w:instrText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  <w:r w:rsidRPr="005F0BE2">
              <w:rPr>
                <w:rFonts w:cs="Aparajita"/>
                <w:sz w:val="16"/>
                <w:szCs w:val="16"/>
              </w:rPr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7" w:tooltip="Vojtilova, 2011 #51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7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1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84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1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currenc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Hospital in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Waggoner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Waggoner&lt;/Author&gt;&lt;Year&gt;1994&lt;/Year&gt;&lt;RecNum&gt;52&lt;/RecNum&gt;&lt;DisplayText&gt;[44]&lt;/DisplayText&gt;&lt;record&gt;&lt;rec-number&gt;52&lt;/rec-number&gt;&lt;foreign-keys&gt;&lt;key app="EN" db-id="dwwwrx05qes02qezs0pxx2tw9d0rtp0s5xze"&gt;52&lt;/key&gt;&lt;/foreign-keys&gt;&lt;ref-type name="Journal Article"&gt;17&lt;/ref-type&gt;&lt;contributors&gt;&lt;authors&gt;&lt;author&gt;Waggoner, S. E.&lt;/author&gt;&lt;author&gt;Barter, J.&lt;/author&gt;&lt;author&gt;Delgado, G.&lt;/author&gt;&lt;author&gt;Barnes, W.&lt;/author&gt;&lt;/authors&gt;&lt;/contributors&gt;&lt;auth-address&gt;Department of Obstetrics and Gynecology Georgetown University Medical Center Washington, DC, USA.&lt;/auth-address&gt;&lt;titles&gt;&lt;title&gt;&lt;style face="normal" font="default" size="100%"&gt;Case-control analysis of &lt;/style&gt;&lt;style face="italic" font="default" size="100%"&gt;Clostridium difficile&lt;/style&gt;&lt;style face="normal" font="default" size="100%"&gt;-associated diarrhea on a gynecologic oncology service&lt;/style&gt;&lt;/title&gt;&lt;secondary-title&gt;Infect Dis Obstet Gynecol&lt;/secondary-title&gt;&lt;/titles&gt;&lt;periodical&gt;&lt;full-title&gt;Infect Dis Obstet Gynecol&lt;/full-title&gt;&lt;/periodical&gt;&lt;pages&gt;154-61&lt;/pages&gt;&lt;volume&gt;2&lt;/volume&gt;&lt;number&gt;4&lt;/number&gt;&lt;edition&gt;1994/01/01&lt;/edition&gt;&lt;dates&gt;&lt;year&gt;1994&lt;/year&gt;&lt;/dates&gt;&lt;isbn&gt;1064-7449 (Print)&amp;#xD;1064-7449 (Linking)&lt;/isbn&gt;&lt;accession-num&gt;18475384&lt;/accession-num&gt;&lt;urls&gt;&lt;related-urls&gt;&lt;url&gt;http://downloads.hindawi.com/journals/idog/1994/740562.pdf&lt;/url&gt;&lt;/related-urls&gt;&lt;/urls&gt;&lt;custom2&gt;2364387&lt;/custom2&gt;&lt;electronic-resource-num&gt;10.1155/s1064744994000578&lt;/electronic-resource-num&gt;&lt;remote-database-provider&gt;NLM&lt;/remote-database-provider&gt;&lt;language&gt;eng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44" w:tooltip="Waggoner, 1994 #52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44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994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3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6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Gynecologic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oncology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proofErr w:type="spellStart"/>
            <w:r w:rsidRPr="005F0BE2">
              <w:rPr>
                <w:rFonts w:cs="Aparajita"/>
                <w:sz w:val="16"/>
                <w:szCs w:val="16"/>
              </w:rPr>
              <w:t>Yagues</w:t>
            </w:r>
            <w:proofErr w:type="spellEnd"/>
            <w:r w:rsidRPr="005F0BE2">
              <w:rPr>
                <w:rFonts w:cs="Aparajita"/>
                <w:sz w:val="16"/>
                <w:szCs w:val="16"/>
              </w:rPr>
              <w:t xml:space="preserve"> </w:t>
            </w:r>
            <w:r w:rsidRPr="005F0BE2">
              <w:rPr>
                <w:rFonts w:cs="Aparajita"/>
                <w:sz w:val="16"/>
                <w:szCs w:val="16"/>
              </w:rPr>
              <w:fldChar w:fldCharType="begin"/>
            </w:r>
            <w:r w:rsidRPr="005F0BE2">
              <w:rPr>
                <w:rFonts w:cs="Aparajita"/>
                <w:sz w:val="16"/>
                <w:szCs w:val="16"/>
              </w:rPr>
              <w:instrText xml:space="preserve"> ADDIN EN.CITE &lt;EndNote&gt;&lt;Cite&gt;&lt;Author&gt;Yagues&lt;/Author&gt;&lt;Year&gt;2001&lt;/Year&gt;&lt;RecNum&gt;54&lt;/RecNum&gt;&lt;DisplayText&gt;[57]&lt;/DisplayText&gt;&lt;record&gt;&lt;rec-number&gt;54&lt;/rec-number&gt;&lt;foreign-keys&gt;&lt;key app="EN" db-id="dwwwrx05qes02qezs0pxx2tw9d0rtp0s5xze"&gt;54&lt;/key&gt;&lt;/foreign-keys&gt;&lt;ref-type name="Journal Article"&gt;17&lt;/ref-type&gt;&lt;contributors&gt;&lt;authors&gt;&lt;author&gt;Yagues, L.&lt;/author&gt;&lt;author&gt;Fung, J.&lt;/author&gt;&lt;author&gt;Kusne, S.&lt;/author&gt;&lt;/authors&gt;&lt;/contributors&gt;&lt;auth-address&gt;Univ Pittsburgh, Med Ctr, Pittsburgh, PA USA. Thomas E Starzl Transplantat Inst, Pittsburgh, PA USA.&lt;/auth-address&gt;&lt;titles&gt;&lt;title&gt;&lt;style face="normal" font="default" size="100%"&gt;The epidemiology of &lt;/style&gt;&lt;style face="italic" font="default" size="100%"&gt;Clostridium difficile &lt;/style&gt;&lt;style face="normal" font="default" size="100%"&gt;associated diarrhea in a tertiary care medical center&lt;/style&gt;&lt;/title&gt;&lt;secondary-title&gt;Clin Infect Dis&lt;/secondary-title&gt;&lt;alt-title&gt;Clin. Infect. Dis.&lt;/alt-title&gt;&lt;/titles&gt;&lt;periodical&gt;&lt;full-title&gt;Clin Infect Dis&lt;/full-title&gt;&lt;/periodical&gt;&lt;pages&gt;1105-1105&lt;/pages&gt;&lt;volume&gt;33&lt;/volume&gt;&lt;number&gt;7&lt;/number&gt;&lt;dates&gt;&lt;year&gt;2001&lt;/year&gt;&lt;pub-dates&gt;&lt;date&gt;Oct&lt;/date&gt;&lt;/pub-dates&gt;&lt;/dates&gt;&lt;isbn&gt;1058-4838&lt;/isbn&gt;&lt;accession-num&gt;WOS:000171226900124&lt;/accession-num&gt;&lt;work-type&gt;Meeting Abstract&lt;/work-type&gt;&lt;urls&gt;&lt;related-urls&gt;&lt;url&gt;&amp;lt;Go to ISI&amp;gt;://WOS:000171226900124&lt;/url&gt;&lt;/related-urls&gt;&lt;/urls&gt;&lt;language&gt;English&lt;/language&gt;&lt;/record&gt;&lt;/Cite&gt;&lt;/EndNote&gt;</w:instrText>
            </w:r>
            <w:r w:rsidRPr="005F0BE2">
              <w:rPr>
                <w:rFonts w:cs="Aparajita"/>
                <w:sz w:val="16"/>
                <w:szCs w:val="16"/>
              </w:rPr>
              <w:fldChar w:fldCharType="separate"/>
            </w:r>
            <w:r w:rsidRPr="005F0BE2">
              <w:rPr>
                <w:rFonts w:cs="Aparajita"/>
                <w:noProof/>
                <w:sz w:val="16"/>
                <w:szCs w:val="16"/>
              </w:rPr>
              <w:t>[</w:t>
            </w:r>
            <w:hyperlink w:anchor="_ENREF_57" w:tooltip="Yagues, 2001 #54" w:history="1">
              <w:r w:rsidRPr="005F0BE2">
                <w:rPr>
                  <w:rFonts w:cs="Aparajita"/>
                  <w:noProof/>
                  <w:sz w:val="16"/>
                  <w:szCs w:val="16"/>
                </w:rPr>
                <w:t>57</w:t>
              </w:r>
            </w:hyperlink>
            <w:r w:rsidRPr="005F0BE2">
              <w:rPr>
                <w:rFonts w:cs="Aparajita"/>
                <w:noProof/>
                <w:sz w:val="16"/>
                <w:szCs w:val="16"/>
              </w:rPr>
              <w:t>]</w:t>
            </w:r>
            <w:r w:rsidRPr="005F0BE2">
              <w:rPr>
                <w:rFonts w:cs="Aparajita"/>
                <w:sz w:val="16"/>
                <w:szCs w:val="16"/>
              </w:rPr>
              <w:fldChar w:fldCharType="end"/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001</w:t>
            </w: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375</w:t>
            </w: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23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 xml:space="preserve">Relapse rate in transplant patients. 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Transplant and non-transplant patients</w:t>
            </w:r>
          </w:p>
        </w:tc>
      </w:tr>
      <w:tr w:rsidR="005F0BE2" w:rsidRPr="005F0BE2" w:rsidTr="0089137F">
        <w:tc>
          <w:tcPr>
            <w:tcW w:w="1498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1275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  <w:tc>
          <w:tcPr>
            <w:tcW w:w="241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15%</w:t>
            </w:r>
          </w:p>
        </w:tc>
        <w:tc>
          <w:tcPr>
            <w:tcW w:w="5557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  <w:r w:rsidRPr="005F0BE2">
              <w:rPr>
                <w:rFonts w:cs="Aparajita"/>
                <w:sz w:val="16"/>
                <w:szCs w:val="16"/>
              </w:rPr>
              <w:t>Relapse rate in non-transplant patients</w:t>
            </w:r>
          </w:p>
        </w:tc>
        <w:tc>
          <w:tcPr>
            <w:tcW w:w="3260" w:type="dxa"/>
          </w:tcPr>
          <w:p w:rsidR="005F0BE2" w:rsidRPr="005F0BE2" w:rsidRDefault="005F0BE2" w:rsidP="005F0BE2">
            <w:pPr>
              <w:rPr>
                <w:rFonts w:cs="Aparajita"/>
                <w:sz w:val="16"/>
                <w:szCs w:val="16"/>
              </w:rPr>
            </w:pPr>
          </w:p>
        </w:tc>
      </w:tr>
    </w:tbl>
    <w:p w:rsidR="005F0BE2" w:rsidRPr="005F0BE2" w:rsidRDefault="005F0BE2" w:rsidP="005F0BE2">
      <w:pPr>
        <w:rPr>
          <w:rFonts w:eastAsiaTheme="minorEastAsia" w:cs="Aparajita"/>
          <w:b/>
          <w:lang w:eastAsia="en-GB"/>
        </w:rPr>
        <w:sectPr w:rsidR="005F0BE2" w:rsidRPr="005F0BE2" w:rsidSect="00C448B4">
          <w:pgSz w:w="16838" w:h="11906" w:orient="landscape"/>
          <w:pgMar w:top="1077" w:right="1440" w:bottom="1077" w:left="1440" w:header="709" w:footer="709" w:gutter="0"/>
          <w:cols w:space="708"/>
          <w:docGrid w:linePitch="360"/>
        </w:sectPr>
      </w:pPr>
    </w:p>
    <w:p w:rsidR="005F0BE2" w:rsidRPr="005F0BE2" w:rsidRDefault="005F0BE2" w:rsidP="005F0BE2">
      <w:pPr>
        <w:rPr>
          <w:rFonts w:eastAsiaTheme="minorEastAsia" w:cs="Aparajita"/>
          <w:b/>
          <w:lang w:eastAsia="en-GB"/>
        </w:rPr>
      </w:pPr>
    </w:p>
    <w:p w:rsidR="005F0BE2" w:rsidRPr="005F0BE2" w:rsidRDefault="005F0BE2" w:rsidP="005F0BE2">
      <w:pPr>
        <w:rPr>
          <w:rFonts w:eastAsiaTheme="minorEastAsia" w:cs="Aparajita"/>
          <w:b/>
          <w:lang w:eastAsia="en-GB"/>
        </w:rPr>
      </w:pPr>
      <w:r w:rsidRPr="005F0BE2">
        <w:rPr>
          <w:rFonts w:eastAsiaTheme="minorEastAsia" w:cs="Aparajita"/>
          <w:b/>
          <w:lang w:eastAsia="en-GB"/>
        </w:rPr>
        <w:t xml:space="preserve">Table </w:t>
      </w:r>
      <w:r w:rsidR="003F12B6">
        <w:rPr>
          <w:rFonts w:eastAsiaTheme="minorEastAsia" w:cs="Aparajita"/>
          <w:b/>
          <w:lang w:eastAsia="en-GB"/>
        </w:rPr>
        <w:t>S</w:t>
      </w:r>
      <w:r w:rsidRPr="005F0BE2">
        <w:rPr>
          <w:rFonts w:eastAsiaTheme="minorEastAsia" w:cs="Aparajita"/>
          <w:b/>
          <w:lang w:eastAsia="en-GB"/>
        </w:rPr>
        <w:t xml:space="preserve">4: Parameter definitions </w:t>
      </w:r>
      <w:r w:rsidRPr="005F0BE2">
        <w:rPr>
          <w:rFonts w:eastAsiaTheme="minorEastAsia" w:cs="Aparajita"/>
          <w:b/>
          <w:lang w:eastAsia="en-GB"/>
        </w:rPr>
        <w:fldChar w:fldCharType="begin"/>
      </w:r>
      <w:r w:rsidRPr="005F0BE2">
        <w:rPr>
          <w:rFonts w:eastAsiaTheme="minorEastAsia" w:cs="Aparajita"/>
          <w:b/>
          <w:lang w:eastAsia="en-GB"/>
        </w:rPr>
        <w:instrText xml:space="preserve"> ADDIN EN.CITE &lt;EndNote&gt;&lt;Cite&gt;&lt;Author&gt;Vynnycky E&lt;/Author&gt;&lt;Year&gt;2010&lt;/Year&gt;&lt;RecNum&gt;56&lt;/RecNum&gt;&lt;DisplayText&gt;[16]&lt;/DisplayText&gt;&lt;record&gt;&lt;rec-number&gt;56&lt;/rec-number&gt;&lt;foreign-keys&gt;&lt;key app="EN" db-id="dwwwrx05qes02qezs0pxx2tw9d0rtp0s5xze"&gt;56&lt;/key&gt;&lt;/foreign-keys&gt;&lt;ref-type name="Book"&gt;6&lt;/ref-type&gt;&lt;contributors&gt;&lt;authors&gt;&lt;author&gt;Vynnycky E, &lt;/author&gt;&lt;author&gt;White RG,&lt;/author&gt;&lt;/authors&gt;&lt;/contributors&gt;&lt;titles&gt;&lt;title&gt;An introduction to infectious disease modelling&lt;/title&gt;&lt;/titles&gt;&lt;section&gt;xxi-xxvi, 358&lt;/section&gt;&lt;dates&gt;&lt;year&gt;2010&lt;/year&gt;&lt;/dates&gt;&lt;pub-location&gt;Oxford&lt;/pub-location&gt;&lt;publisher&gt;Oxford University Press&lt;/publisher&gt;&lt;isbn&gt;978-0-19-856576-5&lt;/isbn&gt;&lt;urls&gt;&lt;/urls&gt;&lt;/record&gt;&lt;/Cite&gt;&lt;/EndNote&gt;</w:instrText>
      </w:r>
      <w:r w:rsidRPr="005F0BE2">
        <w:rPr>
          <w:rFonts w:eastAsiaTheme="minorEastAsia" w:cs="Aparajita"/>
          <w:b/>
          <w:lang w:eastAsia="en-GB"/>
        </w:rPr>
        <w:fldChar w:fldCharType="separate"/>
      </w:r>
      <w:r w:rsidRPr="005F0BE2">
        <w:rPr>
          <w:rFonts w:eastAsiaTheme="minorEastAsia" w:cs="Aparajita"/>
          <w:b/>
          <w:noProof/>
          <w:lang w:eastAsia="en-GB"/>
        </w:rPr>
        <w:t>[</w:t>
      </w:r>
      <w:hyperlink w:anchor="_ENREF_16" w:tooltip="Vynnycky E, 2010 #56" w:history="1">
        <w:r w:rsidRPr="005F0BE2">
          <w:rPr>
            <w:rFonts w:eastAsiaTheme="minorEastAsia" w:cs="Aparajita"/>
            <w:b/>
            <w:noProof/>
            <w:lang w:eastAsia="en-GB"/>
          </w:rPr>
          <w:t>16</w:t>
        </w:r>
      </w:hyperlink>
      <w:r w:rsidRPr="005F0BE2">
        <w:rPr>
          <w:rFonts w:eastAsiaTheme="minorEastAsia" w:cs="Aparajita"/>
          <w:b/>
          <w:noProof/>
          <w:lang w:eastAsia="en-GB"/>
        </w:rPr>
        <w:t>]</w:t>
      </w:r>
      <w:r w:rsidRPr="005F0BE2">
        <w:rPr>
          <w:rFonts w:eastAsiaTheme="minorEastAsia" w:cs="Aparajita"/>
          <w:b/>
          <w:lang w:eastAsia="en-GB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3"/>
        <w:gridCol w:w="4639"/>
      </w:tblGrid>
      <w:tr w:rsidR="005F0BE2" w:rsidRPr="005F0BE2" w:rsidTr="0089137F"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</w:rPr>
            </w:pPr>
            <w:r w:rsidRPr="005F0BE2">
              <w:rPr>
                <w:rFonts w:cs="Aparajita"/>
                <w:b/>
              </w:rPr>
              <w:t>Parameter term</w:t>
            </w: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</w:rPr>
            </w:pPr>
            <w:r w:rsidRPr="005F0BE2">
              <w:rPr>
                <w:rFonts w:cs="Aparajita"/>
                <w:b/>
              </w:rPr>
              <w:t>Definition</w:t>
            </w:r>
          </w:p>
        </w:tc>
      </w:tr>
      <w:tr w:rsidR="005F0BE2" w:rsidRPr="005F0BE2" w:rsidTr="0089137F">
        <w:tc>
          <w:tcPr>
            <w:tcW w:w="7087" w:type="dxa"/>
            <w:tcBorders>
              <w:top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Basic reproduction number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  <w:i/>
                <w:vertAlign w:val="subscript"/>
              </w:rPr>
              <w:t>0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  <w:tcBorders>
              <w:top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 xml:space="preserve">The basic reproduction number is the average number of secondarily infected individuals that result from one infected individual in a totally non immune (susceptible) population. 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Contact pattern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interaction of individuals which may lead to infection. These may be random or non-random and include the rate of contact, the average number of contacts and the amount of mixing.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uration of infectiousness (</w:t>
            </w:r>
            <w:r w:rsidRPr="005F0BE2">
              <w:rPr>
                <w:rFonts w:cs="Aparajita"/>
                <w:i/>
              </w:rPr>
              <w:t>D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length of time that infected individuals remain capable of transmitting the infection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Force of infection (incidence or hazard rate) (</w:t>
            </w:r>
            <w:proofErr w:type="spellStart"/>
            <w:r w:rsidRPr="005F0BE2">
              <w:rPr>
                <w:rFonts w:cs="Aparajita"/>
              </w:rPr>
              <w:t>λ</w:t>
            </w:r>
            <w:r w:rsidRPr="005F0BE2">
              <w:rPr>
                <w:rFonts w:cs="Aparajita"/>
                <w:vertAlign w:val="subscript"/>
              </w:rPr>
              <w:t>t</w:t>
            </w:r>
            <w:proofErr w:type="spellEnd"/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rate at which susceptible individuals are infected by time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Incubation period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duration (time) between being infected and the onset of symptoms, although for some diseases, individuals can be infectious while remaining asymptomatic or will be infectious before symptoms present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Net reproduction number (effective reproduction number)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</w:rPr>
              <w:t xml:space="preserve"> or </w:t>
            </w:r>
            <w:proofErr w:type="spellStart"/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  <w:i/>
                <w:vertAlign w:val="subscript"/>
              </w:rPr>
              <w:t>n</w:t>
            </w:r>
            <w:proofErr w:type="spellEnd"/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The basic reproduction number is the average number of secondarily infected individuals that result from one infected individual in a partially immune population (from prior infection or immunization).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Recovery rate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proportion of individuals that recover from their infection over time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Recurrence rate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 xml:space="preserve">Describes </w:t>
            </w:r>
            <w:r w:rsidRPr="005F0BE2">
              <w:t>the rate at which individuals move from having recovered from their infection to being susceptible again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Serial interval (generation time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time to produce the next infection in a transmission chain</w:t>
            </w:r>
          </w:p>
        </w:tc>
      </w:tr>
    </w:tbl>
    <w:p w:rsidR="0075049A" w:rsidRDefault="00C37DF4"/>
    <w:sectPr w:rsidR="007504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parajita">
    <w:panose1 w:val="020B0604020202020204"/>
    <w:charset w:val="00"/>
    <w:family w:val="swiss"/>
    <w:pitch w:val="variable"/>
    <w:sig w:usb0="00008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8E0658"/>
    <w:multiLevelType w:val="hybridMultilevel"/>
    <w:tmpl w:val="520ADFDC"/>
    <w:lvl w:ilvl="0" w:tplc="D28498BE">
      <w:start w:val="5"/>
      <w:numFmt w:val="bullet"/>
      <w:lvlText w:val=""/>
      <w:lvlJc w:val="left"/>
      <w:pPr>
        <w:ind w:left="720" w:hanging="360"/>
      </w:pPr>
      <w:rPr>
        <w:rFonts w:ascii="Symbol" w:eastAsiaTheme="minorEastAsia" w:hAnsi="Symbol" w:cs="Aparajita" w:hint="default"/>
        <w:i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976A50"/>
    <w:multiLevelType w:val="hybridMultilevel"/>
    <w:tmpl w:val="9F4E21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600086D"/>
    <w:multiLevelType w:val="hybridMultilevel"/>
    <w:tmpl w:val="A8902BC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130DED"/>
    <w:multiLevelType w:val="multilevel"/>
    <w:tmpl w:val="F47A80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F0BE2"/>
    <w:rsid w:val="003F12B6"/>
    <w:rsid w:val="005F0BE2"/>
    <w:rsid w:val="0074492F"/>
    <w:rsid w:val="0089137F"/>
    <w:rsid w:val="009C1789"/>
    <w:rsid w:val="00B76BDA"/>
    <w:rsid w:val="00C13CEE"/>
    <w:rsid w:val="00C37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810</Words>
  <Characters>27422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321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uleston Richard</dc:creator>
  <cp:lastModifiedBy>Puleston Richard</cp:lastModifiedBy>
  <cp:revision>3</cp:revision>
  <dcterms:created xsi:type="dcterms:W3CDTF">2013-12-03T14:12:00Z</dcterms:created>
  <dcterms:modified xsi:type="dcterms:W3CDTF">2013-12-03T14:12:00Z</dcterms:modified>
</cp:coreProperties>
</file>